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84114" w:rsidRPr="00C84114" w:rsidRDefault="00C84114" w:rsidP="00C8411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center"/>
        <w:rPr>
          <w:rFonts w:ascii="Times New Roman" w:hAnsi="Times New Roman"/>
          <w:b/>
          <w:sz w:val="24"/>
          <w:szCs w:val="24"/>
        </w:rPr>
      </w:pPr>
      <w:r w:rsidRPr="00C84114">
        <w:rPr>
          <w:rFonts w:ascii="Times New Roman" w:hAnsi="Times New Roman"/>
          <w:b/>
          <w:sz w:val="24"/>
          <w:szCs w:val="24"/>
        </w:rPr>
        <w:t>DAFTAR PUSTAKA</w:t>
      </w:r>
    </w:p>
    <w:p w:rsidR="00D8117F" w:rsidRPr="00C84114" w:rsidRDefault="00D8117F" w:rsidP="00C8411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C84114">
        <w:rPr>
          <w:rFonts w:ascii="Times New Roman" w:hAnsi="Times New Roman"/>
          <w:sz w:val="24"/>
          <w:szCs w:val="24"/>
        </w:rPr>
        <w:fldChar w:fldCharType="begin" w:fldLock="1"/>
      </w:r>
      <w:r w:rsidRPr="00C84114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C84114">
        <w:rPr>
          <w:rFonts w:ascii="Times New Roman" w:hAnsi="Times New Roman"/>
          <w:sz w:val="24"/>
          <w:szCs w:val="24"/>
        </w:rPr>
        <w:fldChar w:fldCharType="separate"/>
      </w:r>
      <w:r w:rsidRPr="00C84114">
        <w:rPr>
          <w:rFonts w:ascii="Times New Roman" w:hAnsi="Times New Roman"/>
          <w:noProof/>
          <w:sz w:val="24"/>
          <w:szCs w:val="24"/>
        </w:rPr>
        <w:t xml:space="preserve">Adenira Hargianintya, Heru Susanto, W. O. (2011). Pengolahan Limbah Cair Pencucian Mobil Menggunakan Teknologi Membran Ultrafiltrasi Berpori 10 Dan 25 Kda.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t>Jurnal Teknik Lingkungan</w:t>
      </w:r>
      <w:r w:rsidRPr="00C84114">
        <w:rPr>
          <w:rFonts w:ascii="Times New Roman" w:hAnsi="Times New Roman"/>
          <w:noProof/>
          <w:sz w:val="24"/>
          <w:szCs w:val="24"/>
        </w:rPr>
        <w:t>, 1–8.</w:t>
      </w:r>
    </w:p>
    <w:p w:rsidR="00D8117F" w:rsidRPr="00C84114" w:rsidRDefault="00D8117F" w:rsidP="00C8411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C84114">
        <w:rPr>
          <w:rFonts w:ascii="Times New Roman" w:hAnsi="Times New Roman"/>
          <w:noProof/>
          <w:sz w:val="24"/>
          <w:szCs w:val="24"/>
        </w:rPr>
        <w:t xml:space="preserve">Atima, W. (2015). BOD dan COD Sebagai Parameter Pencemaran Air dan Baku Mutu Limbah Cair.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t>Jurnal Biology Science &amp; Education</w:t>
      </w:r>
      <w:r w:rsidRPr="00C84114">
        <w:rPr>
          <w:rFonts w:ascii="Times New Roman" w:hAnsi="Times New Roman"/>
          <w:noProof/>
          <w:sz w:val="24"/>
          <w:szCs w:val="24"/>
        </w:rPr>
        <w:t xml:space="preserve">,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C84114">
        <w:rPr>
          <w:rFonts w:ascii="Times New Roman" w:hAnsi="Times New Roman"/>
          <w:noProof/>
          <w:sz w:val="24"/>
          <w:szCs w:val="24"/>
        </w:rPr>
        <w:t>(1), 83–93.</w:t>
      </w:r>
    </w:p>
    <w:p w:rsidR="00D8117F" w:rsidRPr="00C84114" w:rsidRDefault="00D8117F" w:rsidP="00C8411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C84114">
        <w:rPr>
          <w:rFonts w:ascii="Times New Roman" w:hAnsi="Times New Roman"/>
          <w:noProof/>
          <w:sz w:val="24"/>
          <w:szCs w:val="24"/>
        </w:rPr>
        <w:t xml:space="preserve">Chrisafitri, R. A., &amp; Karnaningroem, N. (2012). Pengolahan Air Limbah Pencucian Mobil Dengan Reaktor Saringan Pasir Lambat Dan Karbon Aktif.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t>Prosiding Seminar Nasional Manajemen Teknologi XVI</w:t>
      </w:r>
      <w:r w:rsidRPr="00C84114">
        <w:rPr>
          <w:rFonts w:ascii="Times New Roman" w:hAnsi="Times New Roman"/>
          <w:noProof/>
          <w:sz w:val="24"/>
          <w:szCs w:val="24"/>
        </w:rPr>
        <w:t>, 1–8. %0Asaringan pasir lambat, COD, surfaktan, adsorpsi, karbon aktif.</w:t>
      </w:r>
    </w:p>
    <w:p w:rsidR="00D8117F" w:rsidRPr="00C84114" w:rsidRDefault="00D8117F" w:rsidP="00C8411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C84114">
        <w:rPr>
          <w:rFonts w:ascii="Times New Roman" w:hAnsi="Times New Roman"/>
          <w:noProof/>
          <w:sz w:val="24"/>
          <w:szCs w:val="24"/>
        </w:rPr>
        <w:t xml:space="preserve">Fajri, M. N., Handayani, Y. L., &amp; Sutikno, S. (2017). Efektifitas Rapid Sand Filter Untuk Meningkatkan Kualitas Air Daerah Gambut Di Provinsi Riau.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t>Jom FTEKNIK</w:t>
      </w:r>
      <w:r w:rsidRPr="00C84114">
        <w:rPr>
          <w:rFonts w:ascii="Times New Roman" w:hAnsi="Times New Roman"/>
          <w:noProof/>
          <w:sz w:val="24"/>
          <w:szCs w:val="24"/>
        </w:rPr>
        <w:t xml:space="preserve">,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t>04</w:t>
      </w:r>
      <w:r w:rsidRPr="00C84114">
        <w:rPr>
          <w:rFonts w:ascii="Times New Roman" w:hAnsi="Times New Roman"/>
          <w:noProof/>
          <w:sz w:val="24"/>
          <w:szCs w:val="24"/>
        </w:rPr>
        <w:t>(01), 1–9.</w:t>
      </w:r>
    </w:p>
    <w:p w:rsidR="00D8117F" w:rsidRPr="00C84114" w:rsidRDefault="00D8117F" w:rsidP="00C8411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C84114">
        <w:rPr>
          <w:rFonts w:ascii="Times New Roman" w:hAnsi="Times New Roman"/>
          <w:noProof/>
          <w:sz w:val="24"/>
          <w:szCs w:val="24"/>
        </w:rPr>
        <w:t>Han, E. S., &amp; goleman, daniel; boyat</w:t>
      </w:r>
      <w:r w:rsidR="005B478E">
        <w:rPr>
          <w:rFonts w:ascii="Times New Roman" w:hAnsi="Times New Roman"/>
          <w:noProof/>
          <w:sz w:val="24"/>
          <w:szCs w:val="24"/>
        </w:rPr>
        <w:t xml:space="preserve">zis, Richard; Mckee, A. (2019). </w:t>
      </w:r>
    </w:p>
    <w:p w:rsidR="00D8117F" w:rsidRPr="00C84114" w:rsidRDefault="00D8117F" w:rsidP="00C8411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C84114">
        <w:rPr>
          <w:rFonts w:ascii="Times New Roman" w:hAnsi="Times New Roman"/>
          <w:noProof/>
          <w:sz w:val="24"/>
          <w:szCs w:val="24"/>
        </w:rPr>
        <w:t xml:space="preserve">Harmiyati. (2018). Tinjauan Proses Pengolahan Air Baku (Raw Water) Menjadi Air Bersih Pada Sarana Penyediaan Air Minum (Spam) Kecamatan Rangsang Kabupaten Kepulauan Meranti.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t>Jurnal Saintis</w:t>
      </w:r>
      <w:r w:rsidRPr="00C84114">
        <w:rPr>
          <w:rFonts w:ascii="Times New Roman" w:hAnsi="Times New Roman"/>
          <w:noProof/>
          <w:sz w:val="24"/>
          <w:szCs w:val="24"/>
        </w:rPr>
        <w:t xml:space="preserve">,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t>18</w:t>
      </w:r>
      <w:r w:rsidRPr="00C84114">
        <w:rPr>
          <w:rFonts w:ascii="Times New Roman" w:hAnsi="Times New Roman"/>
          <w:noProof/>
          <w:sz w:val="24"/>
          <w:szCs w:val="24"/>
        </w:rPr>
        <w:t>(1), 1–15.</w:t>
      </w:r>
    </w:p>
    <w:p w:rsidR="00D8117F" w:rsidRPr="00C84114" w:rsidRDefault="00D8117F" w:rsidP="00C8411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C84114">
        <w:rPr>
          <w:rFonts w:ascii="Times New Roman" w:hAnsi="Times New Roman"/>
          <w:noProof/>
          <w:sz w:val="24"/>
          <w:szCs w:val="24"/>
        </w:rPr>
        <w:t xml:space="preserve">Ii, B. A. B. (n.d.).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t>2.1.2 Macam-macam Filtrasi 1. Vacuum belt filters</w:t>
      </w:r>
      <w:r w:rsidRPr="00C84114">
        <w:rPr>
          <w:rFonts w:ascii="Times New Roman" w:hAnsi="Times New Roman"/>
          <w:noProof/>
          <w:sz w:val="24"/>
          <w:szCs w:val="24"/>
        </w:rPr>
        <w:t>. 3–15.</w:t>
      </w:r>
    </w:p>
    <w:p w:rsidR="00D8117F" w:rsidRPr="00C84114" w:rsidRDefault="00D8117F" w:rsidP="00C8411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C84114">
        <w:rPr>
          <w:rFonts w:ascii="Times New Roman" w:hAnsi="Times New Roman"/>
          <w:noProof/>
          <w:sz w:val="24"/>
          <w:szCs w:val="24"/>
        </w:rPr>
        <w:t>Ii, B. A. B., Pustaka</w:t>
      </w:r>
      <w:r w:rsidR="005B478E">
        <w:rPr>
          <w:rFonts w:ascii="Times New Roman" w:hAnsi="Times New Roman"/>
          <w:noProof/>
          <w:sz w:val="24"/>
          <w:szCs w:val="24"/>
        </w:rPr>
        <w:t>, A. T., &amp; Dapur, L. C. (2014).</w:t>
      </w:r>
      <w:bookmarkStart w:id="0" w:name="_GoBack"/>
      <w:bookmarkEnd w:id="0"/>
      <w:r w:rsidRPr="00C84114">
        <w:rPr>
          <w:rFonts w:ascii="Times New Roman" w:hAnsi="Times New Roman"/>
          <w:noProof/>
          <w:sz w:val="24"/>
          <w:szCs w:val="24"/>
        </w:rPr>
        <w:t xml:space="preserve"> 8–30.</w:t>
      </w:r>
    </w:p>
    <w:p w:rsidR="00D8117F" w:rsidRPr="00C84114" w:rsidRDefault="00D8117F" w:rsidP="00C8411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C84114">
        <w:rPr>
          <w:rFonts w:ascii="Times New Roman" w:hAnsi="Times New Roman"/>
          <w:noProof/>
          <w:sz w:val="24"/>
          <w:szCs w:val="24"/>
        </w:rPr>
        <w:t xml:space="preserve">Ii, B. A. B., &amp; Pustaka, T. (2016).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t>Pengertian Fitrasi</w:t>
      </w:r>
      <w:r w:rsidRPr="00C84114">
        <w:rPr>
          <w:rFonts w:ascii="Times New Roman" w:hAnsi="Times New Roman"/>
          <w:noProof/>
          <w:sz w:val="24"/>
          <w:szCs w:val="24"/>
        </w:rPr>
        <w:t>. 3–14.</w:t>
      </w:r>
    </w:p>
    <w:p w:rsidR="00D8117F" w:rsidRPr="00C84114" w:rsidRDefault="00D8117F" w:rsidP="00C8411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C84114">
        <w:rPr>
          <w:rFonts w:ascii="Times New Roman" w:hAnsi="Times New Roman"/>
          <w:noProof/>
          <w:sz w:val="24"/>
          <w:szCs w:val="24"/>
        </w:rPr>
        <w:t xml:space="preserve">Nirwana, R. E. (2019). Metode Kombinasi dalam Menurunkan Kadar BOD5 dan COD pada Limbah Cair Tepung Aren.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t>Jurusan Ilmu Kesehatan Masyarakat Fakultas Ilmu Keolahragaan Universitas Negeri Semarang</w:t>
      </w:r>
      <w:r w:rsidRPr="00C84114">
        <w:rPr>
          <w:rFonts w:ascii="Times New Roman" w:hAnsi="Times New Roman"/>
          <w:noProof/>
          <w:sz w:val="24"/>
          <w:szCs w:val="24"/>
        </w:rPr>
        <w:t>, 1–71.</w:t>
      </w:r>
    </w:p>
    <w:p w:rsidR="00D8117F" w:rsidRPr="00C84114" w:rsidRDefault="00D8117F" w:rsidP="00C8411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C84114">
        <w:rPr>
          <w:rFonts w:ascii="Times New Roman" w:hAnsi="Times New Roman"/>
          <w:noProof/>
          <w:sz w:val="24"/>
          <w:szCs w:val="24"/>
        </w:rPr>
        <w:t xml:space="preserve">Nuringtyas, M. R. (2007). Penurunan Konsentrasi BOD5 (Biochemical Oxygen Demand) dan Detergen Pada Limbah CAir Proses Pencucian Kendaraan Bermotor Dengan Menggunakan Reaktor “Aerokarbonbiofilter.”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t xml:space="preserve">Jurusan Teknik Lingkungan Fakultas Teknik Sipil Dan Perencanaan, Universitas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lastRenderedPageBreak/>
        <w:t>Islam Indonesia Yogyakarta</w:t>
      </w:r>
      <w:r w:rsidRPr="00C84114">
        <w:rPr>
          <w:rFonts w:ascii="Times New Roman" w:hAnsi="Times New Roman"/>
          <w:noProof/>
          <w:sz w:val="24"/>
          <w:szCs w:val="24"/>
        </w:rPr>
        <w:t>.</w:t>
      </w:r>
    </w:p>
    <w:p w:rsidR="00D8117F" w:rsidRPr="00C84114" w:rsidRDefault="00D8117F" w:rsidP="00C8411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C84114">
        <w:rPr>
          <w:rFonts w:ascii="Times New Roman" w:hAnsi="Times New Roman"/>
          <w:noProof/>
          <w:sz w:val="24"/>
          <w:szCs w:val="24"/>
        </w:rPr>
        <w:t xml:space="preserve">Tareqila, I. K., &amp; Supriyanto, E. (2017). Instalasi Pipa Bawah Tanah Bebas Limbah Berprinsip Geokatalis-Sedimentasi.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t>Journal of Chemical Information and Modeling</w:t>
      </w:r>
      <w:r w:rsidRPr="00C84114">
        <w:rPr>
          <w:rFonts w:ascii="Times New Roman" w:hAnsi="Times New Roman"/>
          <w:noProof/>
          <w:sz w:val="24"/>
          <w:szCs w:val="24"/>
        </w:rPr>
        <w:t xml:space="preserve">,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t>01</w:t>
      </w:r>
      <w:r w:rsidRPr="00C84114">
        <w:rPr>
          <w:rFonts w:ascii="Times New Roman" w:hAnsi="Times New Roman"/>
          <w:noProof/>
          <w:sz w:val="24"/>
          <w:szCs w:val="24"/>
        </w:rPr>
        <w:t>(01), 1689–1699.</w:t>
      </w:r>
    </w:p>
    <w:p w:rsidR="00D8117F" w:rsidRPr="00C84114" w:rsidRDefault="00D8117F" w:rsidP="00C8411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C84114">
        <w:rPr>
          <w:rFonts w:ascii="Times New Roman" w:hAnsi="Times New Roman"/>
          <w:noProof/>
          <w:sz w:val="24"/>
          <w:szCs w:val="24"/>
        </w:rPr>
        <w:t xml:space="preserve">Vii, B. A. B. (n.d.).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t>Bab vii</w:t>
      </w:r>
      <w:r w:rsidRPr="00C84114">
        <w:rPr>
          <w:rFonts w:ascii="Times New Roman" w:hAnsi="Times New Roman"/>
          <w:noProof/>
          <w:sz w:val="24"/>
          <w:szCs w:val="24"/>
        </w:rPr>
        <w:t>. 44–62.</w:t>
      </w:r>
    </w:p>
    <w:p w:rsidR="00D8117F" w:rsidRPr="00C84114" w:rsidRDefault="00D8117F" w:rsidP="00C8411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C84114">
        <w:rPr>
          <w:rFonts w:ascii="Times New Roman" w:hAnsi="Times New Roman"/>
          <w:noProof/>
          <w:sz w:val="24"/>
          <w:szCs w:val="24"/>
        </w:rPr>
        <w:t xml:space="preserve">Wardalia, R. (2016). Pengolahan Limbah Jasa Pencucian Kendaraan dengan Metode Koagulasi-Flokulasi.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t>Prosiding Seminar Nasional Teknik Kimia “Kejuangan” Pengembangan Teknik Kimia Untuk Pengolahan Sumber Daya Alam Indonesia</w:t>
      </w:r>
      <w:r w:rsidRPr="00C84114">
        <w:rPr>
          <w:rFonts w:ascii="Times New Roman" w:hAnsi="Times New Roman"/>
          <w:noProof/>
          <w:sz w:val="24"/>
          <w:szCs w:val="24"/>
        </w:rPr>
        <w:t xml:space="preserve">,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C84114">
        <w:rPr>
          <w:rFonts w:ascii="Times New Roman" w:hAnsi="Times New Roman"/>
          <w:noProof/>
          <w:sz w:val="24"/>
          <w:szCs w:val="24"/>
        </w:rPr>
        <w:t>, 1–5. Wastewater of washing service business of motor vehicles, Jar Test, Coagulation-Flocculation.</w:t>
      </w:r>
    </w:p>
    <w:p w:rsidR="00D8117F" w:rsidRPr="00C84114" w:rsidRDefault="00D8117F" w:rsidP="00C8411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C84114">
        <w:rPr>
          <w:rFonts w:ascii="Times New Roman" w:hAnsi="Times New Roman"/>
          <w:noProof/>
          <w:sz w:val="24"/>
          <w:szCs w:val="24"/>
        </w:rPr>
        <w:t xml:space="preserve">Wati, D. M., Asmadi, &amp; Hajimi. (2016). Desain Pengolahan Air Limbah Pencucian Motor Dan Mobil “TM” Dengan Metode Biofilter Anaerob-Aerob Menggtnakan Media Batu Split.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t>Sanitarian</w:t>
      </w:r>
      <w:r w:rsidRPr="00C84114">
        <w:rPr>
          <w:rFonts w:ascii="Times New Roman" w:hAnsi="Times New Roman"/>
          <w:noProof/>
          <w:sz w:val="24"/>
          <w:szCs w:val="24"/>
        </w:rPr>
        <w:t xml:space="preserve">,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t>8</w:t>
      </w:r>
      <w:r w:rsidRPr="00C84114">
        <w:rPr>
          <w:rFonts w:ascii="Times New Roman" w:hAnsi="Times New Roman"/>
          <w:noProof/>
          <w:sz w:val="24"/>
          <w:szCs w:val="24"/>
        </w:rPr>
        <w:t>(1), 85–94.</w:t>
      </w:r>
    </w:p>
    <w:p w:rsidR="00D8117F" w:rsidRPr="00C84114" w:rsidRDefault="00D8117F" w:rsidP="00C8411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C84114">
        <w:rPr>
          <w:rFonts w:ascii="Times New Roman" w:hAnsi="Times New Roman"/>
          <w:noProof/>
          <w:sz w:val="24"/>
          <w:szCs w:val="24"/>
        </w:rPr>
        <w:t xml:space="preserve">Widya Astuti, S., &amp; Suriani Sinaga, M. (2015). Pengolahan Limbah Laundry Menggunakan Metode Biosand Filter Untuk Mendegradasi Fosfat.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t>Jurnal Teknik Kimia USU</w:t>
      </w:r>
      <w:r w:rsidRPr="00C84114">
        <w:rPr>
          <w:rFonts w:ascii="Times New Roman" w:hAnsi="Times New Roman"/>
          <w:noProof/>
          <w:sz w:val="24"/>
          <w:szCs w:val="24"/>
        </w:rPr>
        <w:t xml:space="preserve">,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C84114">
        <w:rPr>
          <w:rFonts w:ascii="Times New Roman" w:hAnsi="Times New Roman"/>
          <w:noProof/>
          <w:sz w:val="24"/>
          <w:szCs w:val="24"/>
        </w:rPr>
        <w:t>(2), 53.</w:t>
      </w:r>
    </w:p>
    <w:p w:rsidR="00D8117F" w:rsidRPr="00C84114" w:rsidRDefault="00D8117F" w:rsidP="00C8411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C84114">
        <w:rPr>
          <w:rFonts w:ascii="Times New Roman" w:hAnsi="Times New Roman"/>
          <w:noProof/>
          <w:sz w:val="24"/>
          <w:szCs w:val="24"/>
        </w:rPr>
        <w:t xml:space="preserve">Yuniarti, D. P., Komala, R., &amp; Aziz, S. (2019). Pengaruh Proses Aerasi Terhadap Pengolahan Limbah Cair Pabrik Kelapa Sawit Di PTPN VII Secara Aerobik.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t>Teknik Lingkungan</w:t>
      </w:r>
      <w:r w:rsidRPr="00C84114">
        <w:rPr>
          <w:rFonts w:ascii="Times New Roman" w:hAnsi="Times New Roman"/>
          <w:noProof/>
          <w:sz w:val="24"/>
          <w:szCs w:val="24"/>
        </w:rPr>
        <w:t xml:space="preserve">, </w:t>
      </w:r>
      <w:r w:rsidRPr="00C84114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C84114">
        <w:rPr>
          <w:rFonts w:ascii="Times New Roman" w:hAnsi="Times New Roman"/>
          <w:noProof/>
          <w:sz w:val="24"/>
          <w:szCs w:val="24"/>
        </w:rPr>
        <w:t>(2), 7–16.</w:t>
      </w:r>
    </w:p>
    <w:p w:rsidR="00D8117F" w:rsidRPr="00C84114" w:rsidRDefault="00D8117F" w:rsidP="00C84114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C84114">
        <w:rPr>
          <w:rFonts w:ascii="Times New Roman" w:hAnsi="Times New Roman"/>
          <w:sz w:val="24"/>
          <w:szCs w:val="24"/>
        </w:rPr>
        <w:fldChar w:fldCharType="end"/>
      </w:r>
      <w:r w:rsidR="00C84114" w:rsidRPr="00C84114">
        <w:rPr>
          <w:rFonts w:ascii="Times New Roman" w:hAnsi="Times New Roman"/>
          <w:sz w:val="24"/>
          <w:szCs w:val="24"/>
        </w:rPr>
        <w:t xml:space="preserve"> </w:t>
      </w:r>
    </w:p>
    <w:p w:rsidR="00EE1410" w:rsidRPr="00C84114" w:rsidRDefault="00EE1410" w:rsidP="00C84114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</w:p>
    <w:sectPr w:rsidR="00EE1410" w:rsidRPr="00C84114" w:rsidSect="00037BB5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8117F"/>
    <w:rsid w:val="005B478E"/>
    <w:rsid w:val="00C84114"/>
    <w:rsid w:val="00D8117F"/>
    <w:rsid w:val="00EE14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8117F"/>
    <w:pPr>
      <w:spacing w:after="160" w:line="259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8117F"/>
    <w:pPr>
      <w:spacing w:after="160" w:line="259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2</Pages>
  <Words>431</Words>
  <Characters>2461</Characters>
  <Application>Microsoft Office Word</Application>
  <DocSecurity>0</DocSecurity>
  <Lines>20</Lines>
  <Paragraphs>5</Paragraphs>
  <ScaleCrop>false</ScaleCrop>
  <Company/>
  <LinksUpToDate>false</LinksUpToDate>
  <CharactersWithSpaces>28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ptop</dc:creator>
  <cp:lastModifiedBy>Laptop</cp:lastModifiedBy>
  <cp:revision>3</cp:revision>
  <dcterms:created xsi:type="dcterms:W3CDTF">2021-07-08T07:02:00Z</dcterms:created>
  <dcterms:modified xsi:type="dcterms:W3CDTF">2021-07-13T03:37:00Z</dcterms:modified>
</cp:coreProperties>
</file>